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0C0F2" w14:textId="32651697" w:rsidR="00256692" w:rsidRDefault="00EE371F" w:rsidP="00EE371F">
      <w:pPr>
        <w:pStyle w:val="Title"/>
      </w:pPr>
      <w:r>
        <w:t>Title</w:t>
      </w:r>
      <w:r w:rsidR="007A616D">
        <w:t xml:space="preserve"> </w:t>
      </w:r>
      <w:r w:rsidR="007A616D">
        <w:fldChar w:fldCharType="begin"/>
      </w:r>
      <w:r w:rsidR="007A616D">
        <w:instrText xml:space="preserve"> ADDIN ZOTERO_ITEM CSL_CITATION {"citationID":"jMhf28z6","properties":{"formattedCitation":"[1, p. 19]","plainCitation":"[1, p. 19]","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639A005F" w:rsidR="00EE371F" w:rsidRDefault="00EE371F" w:rsidP="00EE371F">
      <w:pPr>
        <w:pStyle w:val="Subtitle"/>
      </w:pPr>
      <w:r>
        <w:t>First name, Last name (Student ID)</w:t>
      </w:r>
      <w:r>
        <w:br/>
        <w:t xml:space="preserve">IFN703/4 Assessment </w:t>
      </w:r>
      <w:r w:rsidR="005C63D2">
        <w:t>3</w:t>
      </w:r>
    </w:p>
    <w:p w14:paraId="6B38BF78" w14:textId="6DE8161B" w:rsidR="00256692" w:rsidRDefault="00F45DED" w:rsidP="00EE371F">
      <w:pPr>
        <w:pStyle w:val="Heading1"/>
      </w:pPr>
      <w:r>
        <w:t>Executive Summary</w:t>
      </w:r>
      <w:r w:rsidR="007A616D">
        <w:t xml:space="preserve"> </w:t>
      </w:r>
      <w:r w:rsidR="007A616D">
        <w:fldChar w:fldCharType="begin"/>
      </w:r>
      <w:r w:rsidR="007A616D">
        <w:instrText xml:space="preserve"> ADDIN ZOTERO_ITEM CSL_CITATION {"citationID":"3o2F7qu1","properties":{"formattedCitation":"[1, Ch. 3]","plainCitation":"[1, Ch. 3]","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32F4FDCE" w:rsidR="007A616D" w:rsidRDefault="00EE371F" w:rsidP="00256692">
      <w:r>
        <w:t>This is a template for IFN703/4 Assessment 1</w:t>
      </w:r>
      <w:r w:rsidR="007A616D">
        <w:t xml:space="preserve">, a </w:t>
      </w:r>
      <w:r w:rsidR="007A616D" w:rsidRPr="007A616D">
        <w:rPr>
          <w:i/>
          <w:iCs/>
        </w:rPr>
        <w:t>“</w:t>
      </w:r>
      <w:r w:rsidR="00F45DED">
        <w:t>Written project report providing a detailed description of the project and its outcomes.</w:t>
      </w:r>
      <w:r w:rsidR="007A616D" w:rsidRPr="007A616D">
        <w:rPr>
          <w:i/>
          <w:iCs/>
        </w:rPr>
        <w:t>”</w:t>
      </w:r>
    </w:p>
    <w:p w14:paraId="4976FA29" w14:textId="3450E404" w:rsidR="00180D96" w:rsidRPr="00180D96" w:rsidRDefault="00180D96" w:rsidP="00256692">
      <w:r>
        <w:t>You should use the style and format of this template to present your own content.</w:t>
      </w:r>
      <w:r w:rsidR="00997BEF">
        <w:br/>
      </w:r>
      <w:r w:rsidR="00E562C8">
        <w:t xml:space="preserve">Do </w:t>
      </w:r>
      <w:r w:rsidR="00E562C8" w:rsidRPr="00E562C8">
        <w:rPr>
          <w:i/>
          <w:iCs/>
        </w:rPr>
        <w:t>not</w:t>
      </w:r>
      <w:r w:rsidR="00E562C8">
        <w:t xml:space="preserve"> insert any material before the Title (above), i.e., </w:t>
      </w:r>
      <w:r w:rsidR="00E562C8">
        <w:rPr>
          <w:i/>
          <w:iCs/>
        </w:rPr>
        <w:t>no cover page</w:t>
      </w:r>
      <w:r w:rsidR="00E562C8">
        <w:t xml:space="preserve">. </w:t>
      </w:r>
    </w:p>
    <w:p w14:paraId="04A1759F" w14:textId="1A753A53" w:rsidR="007A616D" w:rsidRDefault="007A616D" w:rsidP="00256692">
      <w:r>
        <w:t>In general, y</w:t>
      </w:r>
      <w:r w:rsidR="00256692">
        <w:t>our report should conform</w:t>
      </w:r>
      <w:r>
        <w:t xml:space="preserve"> to </w:t>
      </w:r>
      <w:r w:rsidR="00256692">
        <w:t xml:space="preserve">the </w:t>
      </w:r>
      <w:r w:rsidR="00F45DED">
        <w:t>Consulting/Management Report</w:t>
      </w:r>
      <w:r>
        <w:t xml:space="preserve"> </w:t>
      </w:r>
      <w:r w:rsidR="00256692">
        <w:t xml:space="preserve">style set out by </w:t>
      </w:r>
      <w:proofErr w:type="spellStart"/>
      <w:r w:rsidR="00256692">
        <w:t>Silyn</w:t>
      </w:r>
      <w:proofErr w:type="spellEnd"/>
      <w:r w:rsidR="00256692">
        <w:t xml:space="preserve">-Roberts </w:t>
      </w:r>
      <w:r w:rsidR="00256692">
        <w:fldChar w:fldCharType="begin"/>
      </w:r>
      <w:r w:rsidR="00F45DED">
        <w:instrText xml:space="preserve"> ADDIN ZOTERO_ITEM CSL_CITATION {"citationID":"clkKTQDO","properties":{"formattedCitation":"[1, Ch. 8]","plainCitation":"[1, Ch. 8]","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8","label":"chapter","suppress-author":true}],"schema":"https://github.com/citation-style-language/schema/raw/master/csl-citation.json"} </w:instrText>
      </w:r>
      <w:r w:rsidR="00256692">
        <w:fldChar w:fldCharType="separate"/>
      </w:r>
      <w:r w:rsidR="00F45DED" w:rsidRPr="00F45DED">
        <w:rPr>
          <w:rFonts w:ascii="Calibri" w:hAnsi="Calibri" w:cs="Calibri"/>
        </w:rPr>
        <w:t>[1, Ch. 8]</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77777777" w:rsidR="007A616D" w:rsidRDefault="007A616D" w:rsidP="007A616D">
      <w:pPr>
        <w:pStyle w:val="ListParagraph"/>
        <w:numPr>
          <w:ilvl w:val="0"/>
          <w:numId w:val="10"/>
        </w:numPr>
      </w:pPr>
      <w:r>
        <w:t xml:space="preserve">a </w:t>
      </w:r>
      <w:r w:rsidRPr="004D3178">
        <w:rPr>
          <w:b/>
          <w:bCs/>
        </w:rPr>
        <w:t>Title</w:t>
      </w:r>
      <w:r>
        <w:t xml:space="preserve"> </w:t>
      </w:r>
      <w:r>
        <w:fldChar w:fldCharType="begin"/>
      </w:r>
      <w:r>
        <w:instrText xml:space="preserve"> ADDIN ZOTERO_ITEM CSL_CITATION {"citationID":"g1b0llU9","properties":{"formattedCitation":"[1, p. 19]","plainCitation":"[1, p. 19]","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4C142C40" w:rsidR="007A616D" w:rsidRDefault="007A616D" w:rsidP="007A616D">
      <w:pPr>
        <w:pStyle w:val="ListParagraph"/>
        <w:numPr>
          <w:ilvl w:val="0"/>
          <w:numId w:val="10"/>
        </w:numPr>
      </w:pPr>
      <w:r>
        <w:t xml:space="preserve">an </w:t>
      </w:r>
      <w:r w:rsidR="005C63D2" w:rsidRPr="004D3178">
        <w:rPr>
          <w:b/>
          <w:bCs/>
        </w:rPr>
        <w:t xml:space="preserve">Executive </w:t>
      </w:r>
      <w:r w:rsidR="000A3778" w:rsidRPr="004D3178">
        <w:rPr>
          <w:b/>
          <w:bCs/>
        </w:rPr>
        <w:t>Summary</w:t>
      </w:r>
      <w:r w:rsidR="000A3778">
        <w:t xml:space="preserve"> whose</w:t>
      </w:r>
      <w:r w:rsidR="00F45DED">
        <w:t xml:space="preserve"> purpose </w:t>
      </w:r>
      <w:proofErr w:type="gramStart"/>
      <w:r w:rsidR="00F45DED">
        <w:t>is</w:t>
      </w:r>
      <w:proofErr w:type="gramEnd"/>
    </w:p>
    <w:p w14:paraId="50E4CB0F" w14:textId="750BA0A3" w:rsidR="00F45DED" w:rsidRPr="000A3778" w:rsidRDefault="00F45DED" w:rsidP="00F45DED">
      <w:pPr>
        <w:pStyle w:val="ListParagraph"/>
        <w:numPr>
          <w:ilvl w:val="1"/>
          <w:numId w:val="10"/>
        </w:numPr>
        <w:rPr>
          <w:i/>
          <w:iCs/>
        </w:rPr>
      </w:pPr>
      <w:r w:rsidRPr="000A3778">
        <w:rPr>
          <w:i/>
          <w:iCs/>
        </w:rPr>
        <w:t xml:space="preserve">“To provide a document in miniature that may be read instead of the longer document. The </w:t>
      </w:r>
      <w:r w:rsidRPr="000A3778">
        <w:t>Executive Summary</w:t>
      </w:r>
      <w:r w:rsidRPr="000A3778">
        <w:rPr>
          <w:i/>
          <w:iCs/>
        </w:rPr>
        <w:t xml:space="preserve"> is directed at managerial readers who may not read the whole report and who may not have the appropriate technical knowledge.</w:t>
      </w:r>
    </w:p>
    <w:p w14:paraId="31152426" w14:textId="640C4701" w:rsidR="00F45DED" w:rsidRPr="000A3778" w:rsidRDefault="00F45DED" w:rsidP="00F45DED">
      <w:pPr>
        <w:pStyle w:val="ListParagraph"/>
        <w:numPr>
          <w:ilvl w:val="1"/>
          <w:numId w:val="10"/>
        </w:numPr>
        <w:rPr>
          <w:i/>
          <w:iCs/>
        </w:rPr>
      </w:pPr>
      <w:r w:rsidRPr="000A3778">
        <w:rPr>
          <w:i/>
          <w:iCs/>
        </w:rPr>
        <w:t>To explain your work in terms understandable by the non-expert reader.”</w:t>
      </w:r>
      <w:r w:rsidR="000A3778" w:rsidRPr="000A3778">
        <w:t xml:space="preserve"> </w:t>
      </w:r>
      <w:r w:rsidR="000A3778">
        <w:fldChar w:fldCharType="begin"/>
      </w:r>
      <w:r w:rsidR="000A3778">
        <w:instrText xml:space="preserve"> ADDIN ZOTERO_ITEM CSL_CITATION {"citationID":"CLHIJmZo","properties":{"formattedCitation":"[1, Ch. 3]","plainCitation":"[1, Ch. 3]","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0A3778">
        <w:fldChar w:fldCharType="separate"/>
      </w:r>
      <w:r w:rsidR="000A3778" w:rsidRPr="007A616D">
        <w:rPr>
          <w:rFonts w:ascii="Calibri" w:hAnsi="Calibri" w:cs="Calibri"/>
        </w:rPr>
        <w:t>[1, Ch. 3]</w:t>
      </w:r>
      <w:r w:rsidR="000A3778">
        <w:fldChar w:fldCharType="end"/>
      </w:r>
    </w:p>
    <w:p w14:paraId="7490B887" w14:textId="4E9858F6" w:rsidR="00247BA9" w:rsidRDefault="007A616D" w:rsidP="007A616D">
      <w:pPr>
        <w:pStyle w:val="ListParagraph"/>
        <w:numPr>
          <w:ilvl w:val="0"/>
          <w:numId w:val="10"/>
        </w:numPr>
      </w:pPr>
      <w:r>
        <w:t xml:space="preserve">an </w:t>
      </w:r>
      <w:r w:rsidRPr="004D3178">
        <w:rPr>
          <w:b/>
          <w:bCs/>
        </w:rPr>
        <w:t>Introduction</w:t>
      </w:r>
      <w:r>
        <w:t xml:space="preserve"> </w:t>
      </w:r>
      <w:r w:rsidR="000A3778">
        <w:t xml:space="preserve">whose purpose </w:t>
      </w:r>
      <w:proofErr w:type="gramStart"/>
      <w:r w:rsidR="000A3778">
        <w:t>is</w:t>
      </w:r>
      <w:proofErr w:type="gramEnd"/>
    </w:p>
    <w:p w14:paraId="47C29B03" w14:textId="1599F8FD" w:rsidR="000A3778" w:rsidRPr="000A3778" w:rsidRDefault="000A3778" w:rsidP="000A3778">
      <w:pPr>
        <w:pStyle w:val="ListParagraph"/>
        <w:numPr>
          <w:ilvl w:val="1"/>
          <w:numId w:val="10"/>
        </w:numPr>
        <w:rPr>
          <w:i/>
          <w:iCs/>
        </w:rPr>
      </w:pPr>
      <w:r w:rsidRPr="000A3778">
        <w:rPr>
          <w:i/>
          <w:iCs/>
        </w:rPr>
        <w:t xml:space="preserve">“To allow readers to understand the background of the study without needing to consult the literature </w:t>
      </w:r>
      <w:proofErr w:type="gramStart"/>
      <w:r w:rsidRPr="000A3778">
        <w:rPr>
          <w:i/>
          <w:iCs/>
        </w:rPr>
        <w:t>themselves</w:t>
      </w:r>
      <w:proofErr w:type="gramEnd"/>
    </w:p>
    <w:p w14:paraId="44728BD0" w14:textId="724E638C" w:rsidR="000A3778" w:rsidRPr="000A3778" w:rsidRDefault="000A3778" w:rsidP="000A3778">
      <w:pPr>
        <w:pStyle w:val="ListParagraph"/>
        <w:numPr>
          <w:ilvl w:val="1"/>
          <w:numId w:val="10"/>
        </w:numPr>
        <w:rPr>
          <w:i/>
          <w:iCs/>
        </w:rPr>
      </w:pPr>
      <w:r w:rsidRPr="000A3778">
        <w:rPr>
          <w:i/>
          <w:iCs/>
        </w:rPr>
        <w:t xml:space="preserve">…to state the main objective of the work described in your </w:t>
      </w:r>
      <w:proofErr w:type="gramStart"/>
      <w:r w:rsidRPr="000A3778">
        <w:rPr>
          <w:i/>
          <w:iCs/>
        </w:rPr>
        <w:t>paper</w:t>
      </w:r>
      <w:proofErr w:type="gramEnd"/>
    </w:p>
    <w:p w14:paraId="2DF8C99A" w14:textId="0BAFDA30" w:rsidR="000A3778" w:rsidRPr="000A3778" w:rsidRDefault="000A3778" w:rsidP="000A3778">
      <w:pPr>
        <w:pStyle w:val="ListParagraph"/>
        <w:numPr>
          <w:ilvl w:val="1"/>
          <w:numId w:val="10"/>
        </w:numPr>
        <w:rPr>
          <w:i/>
          <w:iCs/>
        </w:rPr>
      </w:pPr>
      <w:r w:rsidRPr="000A3778">
        <w:rPr>
          <w:i/>
          <w:iCs/>
        </w:rPr>
        <w:t>To provide a context for the later discussion of the results</w:t>
      </w:r>
    </w:p>
    <w:p w14:paraId="7452090C" w14:textId="4599A70A" w:rsidR="000A3778" w:rsidRDefault="000A3778" w:rsidP="000A3778">
      <w:pPr>
        <w:pStyle w:val="ListParagraph"/>
        <w:numPr>
          <w:ilvl w:val="1"/>
          <w:numId w:val="10"/>
        </w:numPr>
      </w:pPr>
      <w:r w:rsidRPr="000A3778">
        <w:rPr>
          <w:i/>
          <w:iCs/>
        </w:rPr>
        <w:t>To define specialist terms used in the paper”</w:t>
      </w:r>
      <w:r>
        <w:t xml:space="preserve"> </w:t>
      </w:r>
      <w:r>
        <w:fldChar w:fldCharType="begin"/>
      </w:r>
      <w:r>
        <w:instrText xml:space="preserve"> ADDIN ZOTERO_ITEM CSL_CITATION {"citationID":"OaiH5NQA","properties":{"formattedCitation":"[1, p. 28]","plainCitation":"[1, p. 28]","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2C162A9B" w14:textId="48CB18F9" w:rsidR="00247BA9" w:rsidRDefault="00247BA9" w:rsidP="007A616D">
      <w:pPr>
        <w:pStyle w:val="ListParagraph"/>
        <w:numPr>
          <w:ilvl w:val="0"/>
          <w:numId w:val="10"/>
        </w:numPr>
      </w:pPr>
      <w:r>
        <w:t xml:space="preserve">a </w:t>
      </w:r>
      <w:r w:rsidRPr="004D3178">
        <w:rPr>
          <w:b/>
          <w:bCs/>
        </w:rPr>
        <w:t>Literature Review</w:t>
      </w:r>
      <w:r>
        <w:t xml:space="preserve"> </w:t>
      </w:r>
      <w:r>
        <w:fldChar w:fldCharType="begin"/>
      </w:r>
      <w:r>
        <w:instrText xml:space="preserve"> ADDIN ZOTERO_ITEM CSL_CITATION {"citationID":"IXIj0Tf3","properties":{"formattedCitation":"[1, Ch. 4]","plainCitation":"[1, Ch. 4]","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w:t>
      </w:r>
      <w:r w:rsidRPr="00247BA9">
        <w:t>could include review of methods as well as the topic domain</w:t>
      </w:r>
      <w:r w:rsidR="000A3778">
        <w:t>. The purpose of this Literature Review is</w:t>
      </w:r>
    </w:p>
    <w:p w14:paraId="5A342454" w14:textId="65A1B72E" w:rsidR="000A3778" w:rsidRDefault="004D3178" w:rsidP="000A3778">
      <w:pPr>
        <w:pStyle w:val="ListParagraph"/>
        <w:numPr>
          <w:ilvl w:val="1"/>
          <w:numId w:val="10"/>
        </w:numPr>
      </w:pPr>
      <w:r w:rsidRPr="004D3178">
        <w:rPr>
          <w:i/>
          <w:iCs/>
        </w:rPr>
        <w:t>“</w:t>
      </w:r>
      <w:r w:rsidR="000A3778" w:rsidRPr="004D3178">
        <w:rPr>
          <w:i/>
          <w:iCs/>
        </w:rPr>
        <w:t>To show that you have a good understanding of the background of your topic of research or investigation</w:t>
      </w:r>
      <w:r w:rsidRPr="004D3178">
        <w:rPr>
          <w:i/>
          <w:iCs/>
        </w:rPr>
        <w:t>”</w:t>
      </w:r>
      <w:r w:rsidR="000A3778">
        <w:t xml:space="preserve"> by</w:t>
      </w:r>
    </w:p>
    <w:p w14:paraId="6F498E72" w14:textId="6A798A65" w:rsidR="000A3778" w:rsidRPr="004D3178" w:rsidRDefault="000A3778" w:rsidP="000A3778">
      <w:pPr>
        <w:pStyle w:val="ListParagraph"/>
        <w:numPr>
          <w:ilvl w:val="1"/>
          <w:numId w:val="10"/>
        </w:numPr>
        <w:rPr>
          <w:i/>
          <w:iCs/>
        </w:rPr>
      </w:pPr>
      <w:r>
        <w:t xml:space="preserve">Giving </w:t>
      </w:r>
      <w:r w:rsidR="004D3178" w:rsidRPr="004D3178">
        <w:rPr>
          <w:i/>
          <w:iCs/>
        </w:rPr>
        <w:t>“</w:t>
      </w:r>
      <w:r w:rsidRPr="004D3178">
        <w:rPr>
          <w:i/>
          <w:iCs/>
        </w:rPr>
        <w:t>a coherent account of the various areas of research relevant to your topic.</w:t>
      </w:r>
      <w:r w:rsidR="004D3178" w:rsidRPr="004D3178">
        <w:rPr>
          <w:i/>
          <w:iCs/>
        </w:rPr>
        <w:t>”</w:t>
      </w:r>
    </w:p>
    <w:p w14:paraId="0F4042AA" w14:textId="1CCB6998" w:rsidR="000A3778" w:rsidRPr="004D3178" w:rsidRDefault="000A3778" w:rsidP="000A3778">
      <w:pPr>
        <w:pStyle w:val="ListParagraph"/>
        <w:numPr>
          <w:ilvl w:val="1"/>
          <w:numId w:val="10"/>
        </w:numPr>
        <w:rPr>
          <w:i/>
          <w:iCs/>
        </w:rPr>
      </w:pPr>
      <w:r>
        <w:t xml:space="preserve">Showing </w:t>
      </w:r>
      <w:r w:rsidR="004D3178" w:rsidRPr="004D3178">
        <w:rPr>
          <w:i/>
          <w:iCs/>
        </w:rPr>
        <w:t>“</w:t>
      </w:r>
      <w:r w:rsidRPr="004D3178">
        <w:rPr>
          <w:i/>
          <w:iCs/>
        </w:rPr>
        <w:t xml:space="preserve">that you know who </w:t>
      </w:r>
      <w:proofErr w:type="gramStart"/>
      <w:r w:rsidRPr="004D3178">
        <w:rPr>
          <w:i/>
          <w:iCs/>
        </w:rPr>
        <w:t>has done relevant work</w:t>
      </w:r>
      <w:proofErr w:type="gramEnd"/>
      <w:r w:rsidRPr="004D3178">
        <w:rPr>
          <w:i/>
          <w:iCs/>
        </w:rPr>
        <w:t>, by citing published work at the appropriate points in the text.</w:t>
      </w:r>
      <w:r w:rsidR="004D3178" w:rsidRPr="004D3178">
        <w:rPr>
          <w:i/>
          <w:iCs/>
        </w:rPr>
        <w:t>”</w:t>
      </w:r>
    </w:p>
    <w:p w14:paraId="142DBA94" w14:textId="2EBF95BA" w:rsidR="000A3778" w:rsidRPr="004D3178" w:rsidRDefault="000A3778" w:rsidP="000A3778">
      <w:pPr>
        <w:pStyle w:val="ListParagraph"/>
        <w:numPr>
          <w:ilvl w:val="1"/>
          <w:numId w:val="10"/>
        </w:numPr>
        <w:rPr>
          <w:i/>
          <w:iCs/>
        </w:rPr>
      </w:pPr>
      <w:r>
        <w:t xml:space="preserve">Providing </w:t>
      </w:r>
      <w:r w:rsidR="004D3178" w:rsidRPr="004D3178">
        <w:rPr>
          <w:i/>
          <w:iCs/>
        </w:rPr>
        <w:t>“</w:t>
      </w:r>
      <w:r w:rsidRPr="004D3178">
        <w:rPr>
          <w:i/>
          <w:iCs/>
        </w:rPr>
        <w:t>a summary of available techniques and materials.</w:t>
      </w:r>
      <w:r w:rsidR="004D3178" w:rsidRPr="004D3178">
        <w:rPr>
          <w:i/>
          <w:iCs/>
        </w:rPr>
        <w:t>”</w:t>
      </w:r>
    </w:p>
    <w:p w14:paraId="13B26F5C" w14:textId="1852EED8" w:rsidR="004D3178" w:rsidRDefault="004D3178" w:rsidP="000A3778">
      <w:pPr>
        <w:pStyle w:val="ListParagraph"/>
        <w:numPr>
          <w:ilvl w:val="1"/>
          <w:numId w:val="10"/>
        </w:numPr>
      </w:pPr>
      <w:r w:rsidRPr="004D3178">
        <w:t>Giv</w:t>
      </w:r>
      <w:r>
        <w:t>ing</w:t>
      </w:r>
      <w:r w:rsidRPr="004D3178">
        <w:t xml:space="preserve"> </w:t>
      </w:r>
      <w:r w:rsidRPr="004D3178">
        <w:rPr>
          <w:i/>
          <w:iCs/>
        </w:rPr>
        <w:t>“an analysis and commentary that makes it clear that you understand the issue.”</w:t>
      </w:r>
    </w:p>
    <w:p w14:paraId="7B1659EC" w14:textId="46B3263D" w:rsidR="00256692" w:rsidRDefault="00256692" w:rsidP="00F45DED">
      <w:pPr>
        <w:pStyle w:val="ListParagraph"/>
        <w:numPr>
          <w:ilvl w:val="0"/>
          <w:numId w:val="10"/>
        </w:numPr>
      </w:pPr>
      <w:r>
        <w:t>the body of the report</w:t>
      </w:r>
      <w:r w:rsidR="00247BA9">
        <w:t>,</w:t>
      </w:r>
      <w:r w:rsidR="00F45DED">
        <w:t xml:space="preserve"> structured under a series of headings appropriate to your topic,</w:t>
      </w:r>
      <w:r w:rsidR="00247BA9">
        <w:t xml:space="preserve"> in which you should present your</w:t>
      </w:r>
    </w:p>
    <w:p w14:paraId="31C23986" w14:textId="3DABA83D" w:rsidR="004D3178" w:rsidRDefault="004D3178" w:rsidP="00247BA9">
      <w:pPr>
        <w:pStyle w:val="ListParagraph"/>
        <w:numPr>
          <w:ilvl w:val="1"/>
          <w:numId w:val="10"/>
        </w:numPr>
      </w:pPr>
      <w:r w:rsidRPr="004D3178">
        <w:rPr>
          <w:b/>
          <w:bCs/>
        </w:rPr>
        <w:t>Approach</w:t>
      </w:r>
      <w:r>
        <w:t>: what you have done and how you have done it, with a clear rationale.</w:t>
      </w:r>
    </w:p>
    <w:p w14:paraId="704AA8D0" w14:textId="77777777" w:rsidR="004D3178" w:rsidRDefault="004D3178" w:rsidP="00247BA9">
      <w:pPr>
        <w:pStyle w:val="ListParagraph"/>
        <w:numPr>
          <w:ilvl w:val="1"/>
          <w:numId w:val="10"/>
        </w:numPr>
      </w:pPr>
      <w:r w:rsidRPr="004D3178">
        <w:rPr>
          <w:b/>
          <w:bCs/>
        </w:rPr>
        <w:t>Findings</w:t>
      </w:r>
      <w:r>
        <w:t>: what you have discovered.</w:t>
      </w:r>
    </w:p>
    <w:p w14:paraId="36305285" w14:textId="7F0A4A23" w:rsidR="00247BA9" w:rsidRDefault="004D3178" w:rsidP="00247BA9">
      <w:pPr>
        <w:pStyle w:val="ListParagraph"/>
        <w:numPr>
          <w:ilvl w:val="1"/>
          <w:numId w:val="10"/>
        </w:numPr>
      </w:pPr>
      <w:r w:rsidRPr="004D3178">
        <w:rPr>
          <w:b/>
          <w:bCs/>
        </w:rPr>
        <w:t>Reflection</w:t>
      </w:r>
      <w:r>
        <w:t>: what you have learned in the process</w:t>
      </w:r>
      <w:r w:rsidR="00997BEF">
        <w:t>, including conclusions and recommendations to guide anyone continuing your work</w:t>
      </w:r>
    </w:p>
    <w:p w14:paraId="77B1E00A" w14:textId="72C4C4C7" w:rsidR="00180D96" w:rsidRDefault="00180D96" w:rsidP="00180D96">
      <w:pPr>
        <w:pStyle w:val="ListParagraph"/>
        <w:numPr>
          <w:ilvl w:val="0"/>
          <w:numId w:val="10"/>
        </w:numPr>
      </w:pPr>
      <w:r w:rsidRPr="00BB2852">
        <w:rPr>
          <w:b/>
          <w:bCs/>
        </w:rPr>
        <w:lastRenderedPageBreak/>
        <w:t>References</w:t>
      </w:r>
      <w:r>
        <w:t xml:space="preserve"> </w:t>
      </w:r>
      <w:r>
        <w:fldChar w:fldCharType="begin"/>
      </w:r>
      <w:r w:rsidR="00AA74B1">
        <w:instrText xml:space="preserve"> ADDIN ZOTERO_ITEM CSL_CITATION {"citationID":"3bD9d8mv","properties":{"formattedCitation":"[1, Ch. 15], [2]","plainCitation":"[1, Ch. 15], [2]","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1826,"uris":["http://zotero.org/users/147989/items/ZNN33VXK"],"uri":["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AA74B1" w:rsidRPr="00AA74B1">
        <w:rPr>
          <w:rFonts w:ascii="Calibri" w:hAnsi="Calibri" w:cs="Calibri"/>
        </w:rPr>
        <w:t>[1, Ch. 15], [2]</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5A5667CC"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instrText xml:space="preserve"> ADDIN ZOTERO_ITEM CSL_CITATION {"citationID":"41KqXTiO","properties":{"formattedCitation":"[3]","plainCitation":"[3]","noteIndex":0},"citationItems":[{"id":17074,"uris":["http://zotero.org/users/147989/items/PAI83S9H"],"uri":["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Pr="00AA74B1">
        <w:rPr>
          <w:rFonts w:ascii="Calibri" w:hAnsi="Calibri" w:cs="Calibri"/>
        </w:rPr>
        <w:t>[3]</w:t>
      </w:r>
      <w:r>
        <w:fldChar w:fldCharType="end"/>
      </w:r>
      <w:r w:rsidRPr="00AA74B1">
        <w:t>) to automate citation and bibliography generation</w:t>
      </w:r>
      <w:r w:rsidR="00CE6A65">
        <w:t>.</w:t>
      </w:r>
    </w:p>
    <w:p w14:paraId="3FD8EC01" w14:textId="44AE6F62" w:rsidR="00A22E06" w:rsidRPr="00162F48" w:rsidRDefault="00A22E06" w:rsidP="00A22E06">
      <w:pPr>
        <w:pStyle w:val="ListParagraph"/>
        <w:numPr>
          <w:ilvl w:val="0"/>
          <w:numId w:val="10"/>
        </w:numPr>
        <w:rPr>
          <w:b/>
          <w:bCs/>
        </w:rPr>
      </w:pPr>
      <w:r w:rsidRPr="00162F48">
        <w:rPr>
          <w:b/>
          <w:bCs/>
        </w:rPr>
        <w:t>Appendix 1: Supplementary Information</w:t>
      </w:r>
    </w:p>
    <w:p w14:paraId="72F3E2E2" w14:textId="1974476E" w:rsidR="00A22E06" w:rsidRDefault="00966405" w:rsidP="00A22E06">
      <w:pPr>
        <w:pStyle w:val="ListParagraph"/>
        <w:numPr>
          <w:ilvl w:val="1"/>
          <w:numId w:val="10"/>
        </w:numPr>
      </w:pPr>
      <w:r>
        <w:t xml:space="preserve">This is where you document the work that you have presented in the report so that all key results, tables and figures are easily reproducible by another data </w:t>
      </w:r>
      <w:proofErr w:type="gramStart"/>
      <w:r>
        <w:t>analyst</w:t>
      </w:r>
      <w:proofErr w:type="gramEnd"/>
    </w:p>
    <w:p w14:paraId="2FACC845" w14:textId="10BEB8AC" w:rsidR="00256692" w:rsidRDefault="00AA74B1" w:rsidP="00256692">
      <w:pPr>
        <w:pStyle w:val="Heading1"/>
      </w:pPr>
      <w:r>
        <w:t xml:space="preserve">More guidance for your project </w:t>
      </w:r>
      <w:r w:rsidR="00F45DED">
        <w:t>final report</w:t>
      </w:r>
    </w:p>
    <w:p w14:paraId="2A8232CB" w14:textId="0250B80C" w:rsidR="00AA74B1" w:rsidRDefault="00AA74B1" w:rsidP="00AA74B1">
      <w:r>
        <w:t xml:space="preserve">This purpose of </w:t>
      </w:r>
      <w:r w:rsidR="009E3FA6">
        <w:t>your</w:t>
      </w:r>
      <w:r>
        <w:t xml:space="preserve"> </w:t>
      </w:r>
      <w:r w:rsidR="00E562C8">
        <w:t>final report</w:t>
      </w:r>
      <w:r>
        <w:t xml:space="preserve"> </w:t>
      </w:r>
      <w:proofErr w:type="gramStart"/>
      <w:r>
        <w:t>is</w:t>
      </w:r>
      <w:proofErr w:type="gramEnd"/>
    </w:p>
    <w:p w14:paraId="33C2927B" w14:textId="705966FB" w:rsidR="00AA74B1" w:rsidRDefault="00997BEF" w:rsidP="00AA74B1">
      <w:pPr>
        <w:pStyle w:val="ListParagraph"/>
        <w:numPr>
          <w:ilvl w:val="0"/>
          <w:numId w:val="11"/>
        </w:numPr>
      </w:pPr>
      <w:r>
        <w:t>To provide a detailed description of the project and its outcomes</w:t>
      </w:r>
      <w:r w:rsidR="00AA74B1">
        <w:t xml:space="preserve"> </w:t>
      </w:r>
    </w:p>
    <w:p w14:paraId="38DFAAE0" w14:textId="54A978E2" w:rsidR="00AA74B1" w:rsidRDefault="00997BEF" w:rsidP="00AA74B1">
      <w:pPr>
        <w:pStyle w:val="ListParagraph"/>
        <w:numPr>
          <w:ilvl w:val="0"/>
          <w:numId w:val="11"/>
        </w:numPr>
      </w:pPr>
      <w:r>
        <w:t>T</w:t>
      </w:r>
      <w:r w:rsidR="00AA74B1">
        <w:t xml:space="preserve">o </w:t>
      </w:r>
      <w:r>
        <w:t xml:space="preserve">meaningfully convey your approach and findings to </w:t>
      </w:r>
      <w:r w:rsidR="00AA74B1">
        <w:t>your client/collaborator/partner</w:t>
      </w:r>
    </w:p>
    <w:p w14:paraId="048F4A7A" w14:textId="75C3698B" w:rsidR="00210336" w:rsidRDefault="00210336" w:rsidP="00AA74B1">
      <w:pPr>
        <w:pStyle w:val="ListParagraph"/>
        <w:numPr>
          <w:ilvl w:val="0"/>
          <w:numId w:val="11"/>
        </w:numPr>
      </w:pPr>
      <w:r>
        <w:t>To enable another data analyst to build on the work that you have done.</w:t>
      </w:r>
    </w:p>
    <w:p w14:paraId="124C257F" w14:textId="11A64671" w:rsidR="00AA74B1" w:rsidRPr="00AA74B1" w:rsidRDefault="009E3FA6" w:rsidP="00AA74B1">
      <w:r w:rsidRPr="009E3FA6">
        <w:rPr>
          <w:i/>
          <w:iCs/>
        </w:rPr>
        <w:t>“</w:t>
      </w:r>
      <w:r w:rsidR="00AA74B1" w:rsidRPr="00AA74B1">
        <w:rPr>
          <w:i/>
          <w:iCs/>
        </w:rPr>
        <w:t xml:space="preserve">Design your </w:t>
      </w:r>
      <w:r w:rsidR="00AA74B1" w:rsidRPr="009E3FA6">
        <w:rPr>
          <w:i/>
          <w:iCs/>
        </w:rPr>
        <w:t>[</w:t>
      </w:r>
      <w:r w:rsidR="00997BEF">
        <w:rPr>
          <w:i/>
          <w:iCs/>
        </w:rPr>
        <w:t>report</w:t>
      </w:r>
      <w:r w:rsidR="00AA74B1" w:rsidRPr="009E3FA6">
        <w:rPr>
          <w:i/>
          <w:iCs/>
        </w:rPr>
        <w:t>]</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AA74B1">
        <w:instrText xml:space="preserve"> ADDIN ZOTERO_ITEM CSL_CITATION {"citationID":"Z0mCSaMI","properties":{"formattedCitation":"[1, p. 78]","plainCitation":"[1, p. 78]","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 xml:space="preserve">It is a much greater achievement to be able to design a readily navigable document with a clear logical pathway – the red thread – through it, than to bombard your assessors with solid </w:t>
      </w:r>
      <w:proofErr w:type="gramStart"/>
      <w:r w:rsidRPr="00AA74B1">
        <w:rPr>
          <w:i/>
          <w:iCs/>
        </w:rPr>
        <w:t>detail"</w:t>
      </w:r>
      <w:proofErr w:type="gramEnd"/>
    </w:p>
    <w:p w14:paraId="16C89397" w14:textId="77777777" w:rsidR="00256692" w:rsidRDefault="00256692" w:rsidP="00256692">
      <w:pPr>
        <w:pStyle w:val="Heading2"/>
      </w:pPr>
      <w:r>
        <w:t>Use of Microsoft Word styles</w:t>
      </w:r>
    </w:p>
    <w:p w14:paraId="3830A122" w14:textId="432FDC32" w:rsidR="00210336" w:rsidRDefault="00997BEF" w:rsidP="00256692">
      <w:pPr>
        <w:rPr>
          <w:bCs/>
        </w:rPr>
      </w:pPr>
      <w:r>
        <w:rPr>
          <w:bCs/>
        </w:rPr>
        <w:t xml:space="preserve">Part of the aim of this template is to give you practice at conforming to a specified document style, as we </w:t>
      </w:r>
      <w:r w:rsidR="00210336">
        <w:rPr>
          <w:bCs/>
        </w:rPr>
        <w:t xml:space="preserve">must </w:t>
      </w:r>
      <w:r>
        <w:rPr>
          <w:bCs/>
        </w:rPr>
        <w:t>often do in presenting work for publication</w:t>
      </w:r>
      <w:r w:rsidR="00210336">
        <w:rPr>
          <w:bCs/>
        </w:rPr>
        <w:t>.</w:t>
      </w:r>
    </w:p>
    <w:p w14:paraId="27D2C4D9" w14:textId="04FEA5F0"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6EDE7998" w:rsidR="00AA74B1" w:rsidRDefault="00AA74B1" w:rsidP="00AA74B1">
      <w:pPr>
        <w:rPr>
          <w:b/>
          <w:bCs/>
        </w:rPr>
      </w:pPr>
      <w:r w:rsidRPr="00AA74B1">
        <w:t xml:space="preserve">Your </w:t>
      </w:r>
      <w:r w:rsidR="00E562C8">
        <w:t>report</w:t>
      </w:r>
      <w:r w:rsidRPr="00AA74B1">
        <w:t xml:space="preserve"> should be </w:t>
      </w:r>
      <w:proofErr w:type="gramStart"/>
      <w:r w:rsidRPr="00AA74B1">
        <w:t>as long as</w:t>
      </w:r>
      <w:proofErr w:type="gramEnd"/>
      <w:r w:rsidRPr="00AA74B1">
        <w:t xml:space="preserve"> you think you need to successfully </w:t>
      </w:r>
      <w:r w:rsidR="00E562C8">
        <w:t xml:space="preserve">introduce this topic, review relevant prior work, present </w:t>
      </w:r>
      <w:r w:rsidRPr="00AA74B1">
        <w:t xml:space="preserve">your </w:t>
      </w:r>
      <w:r w:rsidR="00E562C8">
        <w:t>approach and findings</w:t>
      </w:r>
      <w:r>
        <w:t xml:space="preserve">. </w:t>
      </w:r>
      <w:r w:rsidRPr="00AA74B1">
        <w:t xml:space="preserve">It is important that your </w:t>
      </w:r>
      <w:r w:rsidR="00E562C8">
        <w:t>report</w:t>
      </w:r>
      <w:r w:rsidRPr="00AA74B1">
        <w:t xml:space="preserve">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around 5-10 pages of text</w:t>
      </w:r>
      <w:r w:rsidR="00E562C8">
        <w:t xml:space="preserve"> </w:t>
      </w:r>
      <w:r w:rsidR="00E562C8" w:rsidRPr="00E562C8">
        <w:rPr>
          <w:i/>
          <w:iCs/>
        </w:rPr>
        <w:t>excluding</w:t>
      </w:r>
      <w:r w:rsidRPr="00AA74B1">
        <w:t xml:space="preserve"> references, appendices</w:t>
      </w:r>
      <w:r w:rsidR="00210336">
        <w:t xml:space="preserve">, </w:t>
      </w:r>
      <w:r w:rsidRPr="00AA74B1">
        <w:t>figures</w:t>
      </w:r>
      <w:r w:rsidR="00210336">
        <w:t xml:space="preserve"> and tables—data analysis usually involves informative figures and </w:t>
      </w:r>
      <w:proofErr w:type="gramStart"/>
      <w:r w:rsidR="00210336">
        <w:t>graphics</w:t>
      </w:r>
      <w:proofErr w:type="gramEnd"/>
      <w:r w:rsidR="00210336">
        <w:t xml:space="preserve"> and these can lead to a lengthier report.</w:t>
      </w:r>
    </w:p>
    <w:p w14:paraId="6610B729" w14:textId="1AD356DE" w:rsidR="00256692" w:rsidRDefault="00256692" w:rsidP="00AA74B1">
      <w:pPr>
        <w:pStyle w:val="Heading2"/>
      </w:pPr>
      <w:r>
        <w:t xml:space="preserve">Use of figures and </w:t>
      </w:r>
      <w:proofErr w:type="gramStart"/>
      <w:r>
        <w:t>tables</w:t>
      </w:r>
      <w:proofErr w:type="gramEnd"/>
    </w:p>
    <w:p w14:paraId="4CD32AC7" w14:textId="77777777" w:rsidR="00210336" w:rsidRDefault="00997BEF" w:rsidP="00256692">
      <w:r>
        <w:t xml:space="preserve">Figures and tables should be integrated into your report </w:t>
      </w:r>
      <w:r w:rsidR="00AC32C2">
        <w:t xml:space="preserve">to help communicate key points effectively. You must make a judicious trade-off between the space that figures and tables consume and the information they convey, remembering that a critical part of your role is to </w:t>
      </w:r>
      <w:r w:rsidR="00AC32C2" w:rsidRPr="00210336">
        <w:rPr>
          <w:i/>
          <w:iCs/>
        </w:rPr>
        <w:t>make sense of data</w:t>
      </w:r>
      <w:r w:rsidR="00AC32C2">
        <w:t>.</w:t>
      </w:r>
    </w:p>
    <w:p w14:paraId="5D3996ED" w14:textId="1160E238" w:rsidR="00AC32C2" w:rsidRDefault="00AC32C2" w:rsidP="00256692">
      <w:r>
        <w:lastRenderedPageBreak/>
        <w:t xml:space="preserve">In the body of your report, use figures and tables to present a logical flow of ideas and tell a meaningful story; if you need to provide more detailed information for the record, consider putting those figures or tables in an Appendix along with information describing the purpose of </w:t>
      </w:r>
      <w:r w:rsidR="00210336">
        <w:t>those figures and tables—</w:t>
      </w:r>
      <w:proofErr w:type="gramStart"/>
      <w:r w:rsidR="00210336">
        <w:t>don’t</w:t>
      </w:r>
      <w:proofErr w:type="gramEnd"/>
      <w:r w:rsidR="00210336">
        <w:t xml:space="preserve"> just paste figures and tables into an Appendix without context.</w:t>
      </w:r>
    </w:p>
    <w:p w14:paraId="2A4F8F9D" w14:textId="2E3FB619" w:rsidR="00256692" w:rsidRDefault="00256692" w:rsidP="00256692">
      <w:r>
        <w:t>Microsoft Word® is good at many things. Unfortunately, placing figures and tables is not one of them. Our advice is to place figures and tables after you are satisfied with the text.</w:t>
      </w:r>
    </w:p>
    <w:p w14:paraId="49454D35" w14:textId="08D12AA2" w:rsidR="00256692" w:rsidRDefault="00256692" w:rsidP="00256692">
      <w:r>
        <w:t xml:space="preserve">Follow </w:t>
      </w:r>
      <w:proofErr w:type="spellStart"/>
      <w:r>
        <w:t>Silyn</w:t>
      </w:r>
      <w:proofErr w:type="spellEnd"/>
      <w:r>
        <w:t xml:space="preserve">-Roberts’ </w:t>
      </w:r>
      <w:r>
        <w:fldChar w:fldCharType="begin"/>
      </w:r>
      <w:r w:rsidR="007A616D">
        <w:instrText xml:space="preserve"> ADDIN ZOTERO_ITEM CSL_CITATION {"citationID":"BJuG4i0u","properties":{"formattedCitation":"[1]","plainCitation":"[1]","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r w:rsidR="002E07FD">
        <w:fldChar w:fldCharType="begin"/>
      </w:r>
      <w:r w:rsidR="002E07FD">
        <w:instrText xml:space="preserve"> SEQ Figure \* ARABIC</w:instrText>
      </w:r>
      <w:r w:rsidR="002E07FD">
        <w:instrText xml:space="preserve"> </w:instrText>
      </w:r>
      <w:r w:rsidR="002E07FD">
        <w:fldChar w:fldCharType="separate"/>
      </w:r>
      <w:r>
        <w:rPr>
          <w:noProof/>
        </w:rPr>
        <w:t>1</w:t>
      </w:r>
      <w:r w:rsidR="002E07FD">
        <w:rPr>
          <w:noProof/>
        </w:rPr>
        <w:fldChar w:fldCharType="end"/>
      </w:r>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r w:rsidR="002E07FD">
        <w:fldChar w:fldCharType="begin"/>
      </w:r>
      <w:r w:rsidR="002E07FD">
        <w:instrText xml:space="preserve"> SEQ Table \* ARABIC </w:instrText>
      </w:r>
      <w:r w:rsidR="002E07FD">
        <w:fldChar w:fldCharType="separate"/>
      </w:r>
      <w:r>
        <w:rPr>
          <w:noProof/>
        </w:rPr>
        <w:t>1</w:t>
      </w:r>
      <w:r w:rsidR="002E07FD">
        <w:rPr>
          <w:noProof/>
        </w:rPr>
        <w:fldChar w:fldCharType="end"/>
      </w:r>
      <w:r>
        <w:t>. Existing academic-Muppet analogues (Levels D and E) plus conjectured analogues (Levels A-C) for the Australian academic system.</w:t>
      </w:r>
    </w:p>
    <w:p w14:paraId="44DF48DF" w14:textId="77777777" w:rsidR="00256692" w:rsidRDefault="00256692" w:rsidP="00256692">
      <w:pPr>
        <w:pStyle w:val="Heading2"/>
      </w:pPr>
      <w:r>
        <w:t xml:space="preserve">Use of bulleted </w:t>
      </w:r>
      <w:proofErr w:type="gramStart"/>
      <w:r>
        <w:t>lists</w:t>
      </w:r>
      <w:proofErr w:type="gramEnd"/>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 xml:space="preserve">Use of numbered </w:t>
      </w:r>
      <w:proofErr w:type="gramStart"/>
      <w:r>
        <w:t>lists</w:t>
      </w:r>
      <w:proofErr w:type="gramEnd"/>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35588DDB" w14:textId="03594ED9" w:rsidR="00256692" w:rsidRPr="000855C8" w:rsidRDefault="00256692" w:rsidP="006932BA">
      <w:pPr>
        <w:pStyle w:val="ListParagraph"/>
        <w:numPr>
          <w:ilvl w:val="1"/>
          <w:numId w:val="4"/>
        </w:numPr>
      </w:pPr>
      <w:r>
        <w:t>Second level item</w:t>
      </w:r>
    </w:p>
    <w:p w14:paraId="2146CB60" w14:textId="77777777" w:rsidR="00256692" w:rsidRDefault="00256692" w:rsidP="00256692">
      <w:pPr>
        <w:pStyle w:val="Heading2"/>
      </w:pPr>
      <w:r>
        <w:lastRenderedPageBreak/>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06E37369" w:rsidR="00256692" w:rsidRPr="007879A4" w:rsidRDefault="00256692" w:rsidP="00256692">
      <w:proofErr w:type="spellStart"/>
      <w:r>
        <w:t>Silyn</w:t>
      </w:r>
      <w:proofErr w:type="spellEnd"/>
      <w:r>
        <w:t xml:space="preserve">-Roberts </w:t>
      </w:r>
      <w:r>
        <w:fldChar w:fldCharType="begin"/>
      </w:r>
      <w:r w:rsidR="007A616D">
        <w:instrText xml:space="preserve"> ADDIN ZOTERO_ITEM CSL_CITATION {"citationID":"2fr3o9kcsi","properties":{"formattedCitation":"[1, p. 11]","plainCitation":"[1, p. 11]","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w:t>
      </w:r>
      <w:r w:rsidR="00435B9B">
        <w:t>,</w:t>
      </w:r>
      <w:r>
        <w:t xml:space="preserve"> suggesting that the document and its sections start and end with information that is brief, focused and concise.</w:t>
      </w:r>
    </w:p>
    <w:p w14:paraId="2498A81A" w14:textId="77777777" w:rsidR="00256692" w:rsidRDefault="00256692" w:rsidP="00256692">
      <w:pPr>
        <w:pStyle w:val="Heading1"/>
      </w:pPr>
      <w:r>
        <w:t>References</w:t>
      </w:r>
    </w:p>
    <w:p w14:paraId="6F35B27E" w14:textId="77777777" w:rsidR="00A22E06" w:rsidRPr="00A22E06" w:rsidRDefault="00256692" w:rsidP="00A22E06">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A22E06" w:rsidRPr="00A22E06">
        <w:rPr>
          <w:rFonts w:ascii="Calibri" w:hAnsi="Calibri" w:cs="Calibri"/>
        </w:rPr>
        <w:t>[1]</w:t>
      </w:r>
      <w:r w:rsidR="00A22E06" w:rsidRPr="00A22E06">
        <w:rPr>
          <w:rFonts w:ascii="Calibri" w:hAnsi="Calibri" w:cs="Calibri"/>
        </w:rPr>
        <w:tab/>
        <w:t xml:space="preserve">H. Silyn-Roberts, </w:t>
      </w:r>
      <w:r w:rsidR="00A22E06" w:rsidRPr="00A22E06">
        <w:rPr>
          <w:rFonts w:ascii="Calibri" w:hAnsi="Calibri" w:cs="Calibri"/>
          <w:i/>
          <w:iCs/>
        </w:rPr>
        <w:t>Writing for science and engineering: papers, presentations, and reports</w:t>
      </w:r>
      <w:r w:rsidR="00A22E06" w:rsidRPr="00A22E06">
        <w:rPr>
          <w:rFonts w:ascii="Calibri" w:hAnsi="Calibri" w:cs="Calibri"/>
        </w:rPr>
        <w:t>, Second edition. Amsterdam: Elsevier, 2013.</w:t>
      </w:r>
    </w:p>
    <w:p w14:paraId="7A0D8561" w14:textId="77777777" w:rsidR="00A22E06" w:rsidRPr="00A22E06" w:rsidRDefault="00A22E06" w:rsidP="00A22E06">
      <w:pPr>
        <w:pStyle w:val="Bibliography"/>
        <w:rPr>
          <w:rFonts w:ascii="Calibri" w:hAnsi="Calibri" w:cs="Calibri"/>
        </w:rPr>
      </w:pPr>
      <w:r w:rsidRPr="00A22E06">
        <w:rPr>
          <w:rFonts w:ascii="Calibri" w:hAnsi="Calibri" w:cs="Calibri"/>
        </w:rPr>
        <w:t>[2]</w:t>
      </w:r>
      <w:r w:rsidRPr="00A22E06">
        <w:rPr>
          <w:rFonts w:ascii="Calibri" w:hAnsi="Calibri" w:cs="Calibri"/>
        </w:rPr>
        <w:tab/>
        <w:t>‘QUT cite|write - QUT cite’. http://www.citewrite.qut.edu.au/cite/ (accessed Jun. 20, 2016).</w:t>
      </w:r>
    </w:p>
    <w:p w14:paraId="73C2D2F2" w14:textId="77777777" w:rsidR="00A22E06" w:rsidRPr="00A22E06" w:rsidRDefault="00A22E06" w:rsidP="00A22E06">
      <w:pPr>
        <w:pStyle w:val="Bibliography"/>
        <w:rPr>
          <w:rFonts w:ascii="Calibri" w:hAnsi="Calibri" w:cs="Calibri"/>
        </w:rPr>
      </w:pPr>
      <w:r w:rsidRPr="00A22E06">
        <w:rPr>
          <w:rFonts w:ascii="Calibri" w:hAnsi="Calibri" w:cs="Calibri"/>
        </w:rPr>
        <w:t>[3]</w:t>
      </w:r>
      <w:r w:rsidRPr="00A22E06">
        <w:rPr>
          <w:rFonts w:ascii="Calibri" w:hAnsi="Calibri" w:cs="Calibri"/>
        </w:rPr>
        <w:tab/>
        <w:t xml:space="preserve">Various authors, </w:t>
      </w:r>
      <w:r w:rsidRPr="00A22E06">
        <w:rPr>
          <w:rFonts w:ascii="Calibri" w:hAnsi="Calibri" w:cs="Calibri"/>
          <w:i/>
          <w:iCs/>
        </w:rPr>
        <w:t>Zotero</w:t>
      </w:r>
      <w:r w:rsidRPr="00A22E06">
        <w:rPr>
          <w:rFonts w:ascii="Calibri" w:hAnsi="Calibri" w:cs="Calibri"/>
        </w:rPr>
        <w:t>. Roy Rosenzweig Center for History and New Media, 2020.</w:t>
      </w:r>
    </w:p>
    <w:p w14:paraId="14237FBC" w14:textId="77777777" w:rsidR="00A22E06" w:rsidRPr="00A22E06" w:rsidRDefault="00A22E06" w:rsidP="00A22E06">
      <w:pPr>
        <w:pStyle w:val="Bibliography"/>
        <w:rPr>
          <w:rFonts w:ascii="Calibri" w:hAnsi="Calibri" w:cs="Calibri"/>
        </w:rPr>
      </w:pPr>
      <w:r w:rsidRPr="00A22E06">
        <w:rPr>
          <w:rFonts w:ascii="Calibri" w:hAnsi="Calibri" w:cs="Calibri"/>
        </w:rPr>
        <w:t>[4]</w:t>
      </w:r>
      <w:r w:rsidRPr="00A22E06">
        <w:rPr>
          <w:rFonts w:ascii="Calibri" w:hAnsi="Calibri" w:cs="Calibri"/>
        </w:rPr>
        <w:tab/>
        <w:t>‘Reproducible Research Literate Programming: Explore a working knitr document’. https://datacarpentry.org/rr-literate-programming/03-explore-knitr/ (accessed May 18, 2020).</w:t>
      </w:r>
    </w:p>
    <w:p w14:paraId="6B338FE1" w14:textId="01AAB526" w:rsidR="00256692" w:rsidRDefault="00256692" w:rsidP="007879A4">
      <w:r>
        <w:fldChar w:fldCharType="end"/>
      </w:r>
    </w:p>
    <w:p w14:paraId="12D859C5" w14:textId="78AB54ED" w:rsidR="00210336" w:rsidRDefault="00210336" w:rsidP="00A22E06">
      <w:pPr>
        <w:pStyle w:val="Heading1"/>
      </w:pPr>
      <w:r>
        <w:t>Appendix 1</w:t>
      </w:r>
      <w:r w:rsidR="00A22E06">
        <w:t>: Supplementary Information</w:t>
      </w:r>
    </w:p>
    <w:p w14:paraId="798B0EE8" w14:textId="20051286" w:rsidR="00210336" w:rsidRDefault="00A22E06" w:rsidP="00A22E06">
      <w:r>
        <w:t xml:space="preserve">This is </w:t>
      </w:r>
      <w:r w:rsidR="00162F48">
        <w:t xml:space="preserve">where you document the work that you have presented in the report so that all key results, </w:t>
      </w:r>
      <w:proofErr w:type="gramStart"/>
      <w:r w:rsidR="00162F48">
        <w:t>tables</w:t>
      </w:r>
      <w:proofErr w:type="gramEnd"/>
      <w:r w:rsidR="00162F48">
        <w:t xml:space="preserve"> and figures are easily reproducible by another data analyst</w:t>
      </w:r>
      <w:r>
        <w:t>.</w:t>
      </w:r>
    </w:p>
    <w:p w14:paraId="2243D35B" w14:textId="77777777" w:rsidR="00EA2B5F" w:rsidRDefault="00EA2B5F" w:rsidP="00EA2B5F">
      <w:pPr>
        <w:pStyle w:val="ListParagraph"/>
        <w:numPr>
          <w:ilvl w:val="0"/>
          <w:numId w:val="13"/>
        </w:numPr>
      </w:pPr>
      <w:r>
        <w:t xml:space="preserve">Write this in a way that helps you communicate your analysis and thinking to others... including your future </w:t>
      </w:r>
      <w:proofErr w:type="gramStart"/>
      <w:r>
        <w:t>self</w:t>
      </w:r>
      <w:proofErr w:type="gramEnd"/>
    </w:p>
    <w:p w14:paraId="1F10131E" w14:textId="77777777" w:rsidR="00EA2B5F" w:rsidRDefault="00EA2B5F" w:rsidP="00EA2B5F">
      <w:pPr>
        <w:pStyle w:val="ListParagraph"/>
        <w:numPr>
          <w:ilvl w:val="0"/>
          <w:numId w:val="13"/>
        </w:numPr>
      </w:pPr>
      <w:r>
        <w:t xml:space="preserve">This can be informal, but still has to make sense to </w:t>
      </w:r>
      <w:proofErr w:type="gramStart"/>
      <w:r>
        <w:t>others</w:t>
      </w:r>
      <w:proofErr w:type="gramEnd"/>
    </w:p>
    <w:p w14:paraId="46BA1D32" w14:textId="77777777" w:rsidR="00EA2B5F" w:rsidRDefault="00EA2B5F" w:rsidP="00EA2B5F">
      <w:pPr>
        <w:pStyle w:val="ListParagraph"/>
        <w:numPr>
          <w:ilvl w:val="0"/>
          <w:numId w:val="13"/>
        </w:numPr>
      </w:pPr>
      <w:r>
        <w:t xml:space="preserve">The idea here is to ensure reproducibility of your </w:t>
      </w:r>
      <w:proofErr w:type="gramStart"/>
      <w:r>
        <w:t>work</w:t>
      </w:r>
      <w:proofErr w:type="gramEnd"/>
    </w:p>
    <w:p w14:paraId="6CFEE2F3" w14:textId="77777777" w:rsidR="00EA2B5F" w:rsidRPr="00A22E06" w:rsidRDefault="00EA2B5F" w:rsidP="00EA2B5F">
      <w:pPr>
        <w:pStyle w:val="ListParagraph"/>
        <w:numPr>
          <w:ilvl w:val="0"/>
          <w:numId w:val="13"/>
        </w:numPr>
        <w:rPr>
          <w:sz w:val="20"/>
          <w:szCs w:val="20"/>
        </w:rPr>
      </w:pPr>
      <w:r>
        <w:t xml:space="preserve">Ideally, someone else should be empowered to continue what you have started with this supplementary </w:t>
      </w:r>
      <w:proofErr w:type="gramStart"/>
      <w:r>
        <w:t>information</w:t>
      </w:r>
      <w:proofErr w:type="gramEnd"/>
    </w:p>
    <w:p w14:paraId="68304B5E" w14:textId="095571AD" w:rsidR="00A22E06" w:rsidRDefault="00A22E06" w:rsidP="00A22E06">
      <w:r w:rsidRPr="00EA2B5F">
        <w:rPr>
          <w:i/>
          <w:iCs/>
        </w:rPr>
        <w:t>“Reading code is often difficult, even if you are the programmer. Literate programming is an approach to writing code that combines plain English interspersed with code to help explain the why and how behind the code.”</w:t>
      </w:r>
      <w:r>
        <w:t xml:space="preserve"> </w:t>
      </w:r>
      <w:r>
        <w:fldChar w:fldCharType="begin"/>
      </w:r>
      <w:r>
        <w:instrText xml:space="preserve"> ADDIN ZOTERO_ITEM CSL_CITATION {"citationID":"5QNAf5UW","properties":{"formattedCitation":"[4]","plainCitation":"[4]","noteIndex":0},"citationItems":[{"id":17354,"uris":["http://zotero.org/users/147989/items/4T8LVKBI"],"uri":["http://zotero.org/users/147989/items/4T8LVKBI"],"itemData":{"id":17354,"type":"webpage","title":"Reproducible Research Literate Programming: Explore a working knitr document","URL":"https://datacarpentry.org/rr-literate-programming/03-explore-knitr/","accessed":{"date-parts":[["2020",5,18]]}}}],"schema":"https://github.com/citation-style-language/schema/raw/master/csl-citation.json"} </w:instrText>
      </w:r>
      <w:r>
        <w:fldChar w:fldCharType="separate"/>
      </w:r>
      <w:r w:rsidRPr="00A22E06">
        <w:rPr>
          <w:rFonts w:ascii="Calibri" w:hAnsi="Calibri" w:cs="Calibri"/>
        </w:rPr>
        <w:t>[4]</w:t>
      </w:r>
      <w:r>
        <w:fldChar w:fldCharType="end"/>
      </w:r>
    </w:p>
    <w:p w14:paraId="6DA03071" w14:textId="77777777" w:rsidR="004C2CE4" w:rsidRDefault="00EA2B5F" w:rsidP="00A22E06">
      <w:r>
        <w:t>R and python provide great support for literate programming via Rmarkdown</w:t>
      </w:r>
      <w:r w:rsidR="00651CC7">
        <w:t xml:space="preserve"> and</w:t>
      </w:r>
      <w:r>
        <w:t xml:space="preserve"> </w:t>
      </w:r>
      <w:proofErr w:type="spellStart"/>
      <w:r w:rsidR="00651CC7">
        <w:t>Jupyter</w:t>
      </w:r>
      <w:proofErr w:type="spellEnd"/>
      <w:r w:rsidR="00651CC7">
        <w:t xml:space="preserve"> Notebook.</w:t>
      </w:r>
    </w:p>
    <w:p w14:paraId="2DF6B4D1" w14:textId="12D748F9" w:rsidR="00EA2B5F" w:rsidRDefault="00651CC7" w:rsidP="00A22E06">
      <w:r>
        <w:t>Currently, GUI-based tools like Excel and Tableau do not support reproducible research to the same extent</w:t>
      </w:r>
      <w:r w:rsidR="004C2CE4">
        <w:t xml:space="preserve"> as R or python</w:t>
      </w:r>
      <w:r>
        <w:t xml:space="preserve">. If </w:t>
      </w:r>
      <w:proofErr w:type="spellStart"/>
      <w:r>
        <w:t>your</w:t>
      </w:r>
      <w:proofErr w:type="spellEnd"/>
      <w:r>
        <w:t xml:space="preserve"> have used these kinds of tools in your project, we suggest that you approach this supplementary information section </w:t>
      </w:r>
      <w:proofErr w:type="gramStart"/>
      <w:r>
        <w:t>as a way to</w:t>
      </w:r>
      <w:proofErr w:type="gramEnd"/>
      <w:r>
        <w:t xml:space="preserve"> document </w:t>
      </w:r>
      <w:r w:rsidR="004C2CE4">
        <w:t xml:space="preserve">the critical elements of your solution for other analysts to use.  This could involve screenshots, </w:t>
      </w:r>
      <w:proofErr w:type="gramStart"/>
      <w:r w:rsidR="004C2CE4">
        <w:t>formulae</w:t>
      </w:r>
      <w:proofErr w:type="gramEnd"/>
      <w:r w:rsidR="004C2CE4">
        <w:t xml:space="preserve"> and written description of your workflow.</w:t>
      </w:r>
    </w:p>
    <w:p w14:paraId="03E64EC0" w14:textId="77777777" w:rsidR="00210336" w:rsidRPr="00E52530" w:rsidRDefault="00210336" w:rsidP="007879A4"/>
    <w:sectPr w:rsidR="00210336"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5C55E5" w14:textId="77777777" w:rsidR="00D40B79" w:rsidRDefault="006932BA">
      <w:pPr>
        <w:spacing w:after="0" w:line="240" w:lineRule="auto"/>
      </w:pPr>
      <w:r>
        <w:separator/>
      </w:r>
    </w:p>
  </w:endnote>
  <w:endnote w:type="continuationSeparator" w:id="0">
    <w:p w14:paraId="73F023A9" w14:textId="77777777" w:rsidR="00D40B79" w:rsidRDefault="00693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25412"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25412" w:rsidRDefault="002E07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2D4D05"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2D4D05" w:rsidRDefault="002E0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63D377" w14:textId="77777777" w:rsidR="00D40B79" w:rsidRDefault="006932BA">
      <w:pPr>
        <w:spacing w:after="0" w:line="240" w:lineRule="auto"/>
      </w:pPr>
      <w:r>
        <w:separator/>
      </w:r>
    </w:p>
  </w:footnote>
  <w:footnote w:type="continuationSeparator" w:id="0">
    <w:p w14:paraId="1F788562" w14:textId="77777777" w:rsidR="00D40B79" w:rsidRDefault="006932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FBC69B" w14:textId="77777777" w:rsidR="002F0FAB"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E3467CC"/>
    <w:multiLevelType w:val="hybridMultilevel"/>
    <w:tmpl w:val="ADAE725A"/>
    <w:lvl w:ilvl="0" w:tplc="0C090001">
      <w:start w:val="1"/>
      <w:numFmt w:val="bullet"/>
      <w:lvlText w:val=""/>
      <w:lvlJc w:val="left"/>
      <w:pPr>
        <w:ind w:left="720" w:hanging="360"/>
      </w:pPr>
      <w:rPr>
        <w:rFonts w:ascii="Symbol" w:hAnsi="Symbol" w:cs="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3"/>
  </w:num>
  <w:num w:numId="2">
    <w:abstractNumId w:val="5"/>
  </w:num>
  <w:num w:numId="3">
    <w:abstractNumId w:val="2"/>
  </w:num>
  <w:num w:numId="4">
    <w:abstractNumId w:val="8"/>
  </w:num>
  <w:num w:numId="5">
    <w:abstractNumId w:val="11"/>
  </w:num>
  <w:num w:numId="6">
    <w:abstractNumId w:val="12"/>
  </w:num>
  <w:num w:numId="7">
    <w:abstractNumId w:val="0"/>
  </w:num>
  <w:num w:numId="8">
    <w:abstractNumId w:val="1"/>
  </w:num>
  <w:num w:numId="9">
    <w:abstractNumId w:val="6"/>
  </w:num>
  <w:num w:numId="10">
    <w:abstractNumId w:val="7"/>
  </w:num>
  <w:num w:numId="11">
    <w:abstractNumId w:val="4"/>
  </w:num>
  <w:num w:numId="12">
    <w:abstractNumId w:val="9"/>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21819C4-83BB-4FA9-82D2-DB8937883DA4}"/>
    <w:docVar w:name="dgnword-eventsink" w:val="2100599491664"/>
  </w:docVars>
  <w:rsids>
    <w:rsidRoot w:val="00256692"/>
    <w:rsid w:val="000A3778"/>
    <w:rsid w:val="00162F48"/>
    <w:rsid w:val="00180D96"/>
    <w:rsid w:val="00210336"/>
    <w:rsid w:val="00247BA9"/>
    <w:rsid w:val="00256692"/>
    <w:rsid w:val="002E07FD"/>
    <w:rsid w:val="00435B9B"/>
    <w:rsid w:val="004C2CE4"/>
    <w:rsid w:val="004D3178"/>
    <w:rsid w:val="00577714"/>
    <w:rsid w:val="005C63D2"/>
    <w:rsid w:val="005D4A2B"/>
    <w:rsid w:val="00651CC7"/>
    <w:rsid w:val="006932BA"/>
    <w:rsid w:val="007879A4"/>
    <w:rsid w:val="007A616D"/>
    <w:rsid w:val="00966405"/>
    <w:rsid w:val="009920B7"/>
    <w:rsid w:val="00997BEF"/>
    <w:rsid w:val="009E3FA6"/>
    <w:rsid w:val="00A22E06"/>
    <w:rsid w:val="00AA74B1"/>
    <w:rsid w:val="00AC32C2"/>
    <w:rsid w:val="00BB2852"/>
    <w:rsid w:val="00CE6A65"/>
    <w:rsid w:val="00D40B79"/>
    <w:rsid w:val="00D44B96"/>
    <w:rsid w:val="00D87328"/>
    <w:rsid w:val="00E562C8"/>
    <w:rsid w:val="00EA2B5F"/>
    <w:rsid w:val="00EE371F"/>
    <w:rsid w:val="00F45DE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character" w:styleId="FollowedHyperlink">
    <w:name w:val="FollowedHyperlink"/>
    <w:basedOn w:val="DefaultParagraphFont"/>
    <w:uiPriority w:val="99"/>
    <w:semiHidden/>
    <w:unhideWhenUsed/>
    <w:rsid w:val="002103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Pages>
  <Words>3110</Words>
  <Characters>17727</Characters>
  <Application>Microsoft Office Word</Application>
  <DocSecurity>4</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David Lovell</cp:lastModifiedBy>
  <cp:revision>2</cp:revision>
  <dcterms:created xsi:type="dcterms:W3CDTF">2021-02-22T11:55:00Z</dcterms:created>
  <dcterms:modified xsi:type="dcterms:W3CDTF">2021-02-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YMDbcoj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